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16264A7" w14:textId="69C2B7C8" w:rsidR="008D6A57" w:rsidRDefault="008D6A57" w:rsidP="008D6A57">
      <w:pPr>
        <w:spacing w:line="480" w:lineRule="auto"/>
        <w:jc w:val="center"/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>SUPPLEMENT</w:t>
      </w:r>
      <w:r w:rsidR="00471506">
        <w:rPr>
          <w:b/>
          <w:bCs/>
          <w:color w:val="000000" w:themeColor="text1"/>
        </w:rPr>
        <w:t>ARY</w:t>
      </w:r>
      <w:r>
        <w:rPr>
          <w:b/>
          <w:bCs/>
          <w:color w:val="000000" w:themeColor="text1"/>
        </w:rPr>
        <w:t xml:space="preserve"> TABLE </w:t>
      </w:r>
      <w:r w:rsidR="00471506">
        <w:rPr>
          <w:b/>
          <w:bCs/>
          <w:color w:val="000000" w:themeColor="text1"/>
        </w:rPr>
        <w:t>1</w:t>
      </w:r>
    </w:p>
    <w:p w14:paraId="573E319C" w14:textId="77777777" w:rsidR="008D6A57" w:rsidRPr="00BB5003" w:rsidRDefault="008D6A57" w:rsidP="008D6A57">
      <w:pPr>
        <w:spacing w:line="480" w:lineRule="auto"/>
        <w:jc w:val="center"/>
        <w:rPr>
          <w:b/>
          <w:bCs/>
          <w:color w:val="000000" w:themeColor="text1"/>
        </w:rPr>
      </w:pPr>
      <w:bookmarkStart w:id="0" w:name="_Hlk50719132"/>
      <w:r w:rsidRPr="00BB5003">
        <w:rPr>
          <w:b/>
          <w:bCs/>
          <w:color w:val="000000" w:themeColor="text1"/>
        </w:rPr>
        <w:t xml:space="preserve">ACUTE CARDIAC INJURY </w:t>
      </w:r>
      <w:r>
        <w:rPr>
          <w:b/>
          <w:bCs/>
          <w:color w:val="000000" w:themeColor="text1"/>
        </w:rPr>
        <w:t>IN COVID-19 AND OTHER VIRAL INFECTIONS</w:t>
      </w:r>
      <w:r w:rsidRPr="00BB5003">
        <w:rPr>
          <w:b/>
          <w:bCs/>
          <w:color w:val="000000" w:themeColor="text1"/>
        </w:rPr>
        <w:t xml:space="preserve">– </w:t>
      </w:r>
    </w:p>
    <w:p w14:paraId="08021B12" w14:textId="77777777" w:rsidR="008D6A57" w:rsidRPr="00BB5003" w:rsidRDefault="008D6A57" w:rsidP="008D6A57">
      <w:pPr>
        <w:spacing w:line="480" w:lineRule="auto"/>
        <w:jc w:val="center"/>
        <w:rPr>
          <w:b/>
          <w:bCs/>
          <w:color w:val="000000" w:themeColor="text1"/>
        </w:rPr>
      </w:pPr>
      <w:r w:rsidRPr="00BB5003">
        <w:rPr>
          <w:b/>
          <w:bCs/>
          <w:color w:val="000000" w:themeColor="text1"/>
        </w:rPr>
        <w:t>A STRUCTURED LITERATURE REVIEW AND META-ANALYSIS</w:t>
      </w:r>
    </w:p>
    <w:bookmarkEnd w:id="0"/>
    <w:p w14:paraId="39BD6E72" w14:textId="77777777" w:rsidR="008D6A57" w:rsidRPr="000650E4" w:rsidRDefault="008D6A57" w:rsidP="008D6A57">
      <w:pPr>
        <w:jc w:val="center"/>
        <w:rPr>
          <w:b/>
          <w:bCs/>
          <w:color w:val="000000" w:themeColor="text1"/>
        </w:rPr>
      </w:pPr>
    </w:p>
    <w:p w14:paraId="6FE0C624" w14:textId="77777777" w:rsidR="008D6A57" w:rsidRDefault="008D6A57" w:rsidP="008D6A57">
      <w:pPr>
        <w:jc w:val="center"/>
        <w:rPr>
          <w:b/>
          <w:bCs/>
          <w:color w:val="000000" w:themeColor="text1"/>
          <w:vertAlign w:val="superscript"/>
        </w:rPr>
      </w:pPr>
      <w:r w:rsidRPr="00BB5003">
        <w:rPr>
          <w:b/>
          <w:bCs/>
          <w:color w:val="000000" w:themeColor="text1"/>
        </w:rPr>
        <w:t>CHENG M</w:t>
      </w:r>
      <w:r>
        <w:rPr>
          <w:b/>
          <w:bCs/>
          <w:color w:val="000000" w:themeColor="text1"/>
        </w:rPr>
        <w:t>P</w:t>
      </w:r>
      <w:r w:rsidRPr="00BB5003">
        <w:rPr>
          <w:b/>
          <w:bCs/>
          <w:color w:val="000000" w:themeColor="text1"/>
          <w:vertAlign w:val="superscript"/>
        </w:rPr>
        <w:t>1</w:t>
      </w:r>
      <w:r w:rsidRPr="00BB5003">
        <w:rPr>
          <w:b/>
          <w:bCs/>
          <w:color w:val="000000" w:themeColor="text1"/>
        </w:rPr>
        <w:t xml:space="preserve">, </w:t>
      </w:r>
      <w:r>
        <w:rPr>
          <w:b/>
          <w:bCs/>
          <w:color w:val="000000" w:themeColor="text1"/>
        </w:rPr>
        <w:t xml:space="preserve">MDCM, </w:t>
      </w:r>
      <w:r w:rsidRPr="00BB5003">
        <w:rPr>
          <w:b/>
          <w:bCs/>
          <w:color w:val="000000" w:themeColor="text1"/>
        </w:rPr>
        <w:t>CAU A</w:t>
      </w:r>
      <w:r w:rsidRPr="00BB5003">
        <w:rPr>
          <w:b/>
          <w:bCs/>
          <w:color w:val="000000" w:themeColor="text1"/>
          <w:vertAlign w:val="superscript"/>
        </w:rPr>
        <w:t>2</w:t>
      </w:r>
      <w:r w:rsidRPr="00BB5003">
        <w:rPr>
          <w:b/>
          <w:bCs/>
          <w:color w:val="000000" w:themeColor="text1"/>
        </w:rPr>
        <w:t>,</w:t>
      </w:r>
      <w:r>
        <w:rPr>
          <w:b/>
          <w:bCs/>
          <w:color w:val="000000" w:themeColor="text1"/>
        </w:rPr>
        <w:t xml:space="preserve"> BSc, </w:t>
      </w:r>
      <w:r w:rsidRPr="00BB5003">
        <w:rPr>
          <w:b/>
          <w:bCs/>
          <w:color w:val="000000" w:themeColor="text1"/>
        </w:rPr>
        <w:t xml:space="preserve"> LEE T</w:t>
      </w:r>
      <w:r>
        <w:rPr>
          <w:b/>
          <w:bCs/>
          <w:color w:val="000000" w:themeColor="text1"/>
        </w:rPr>
        <w:t>C</w:t>
      </w:r>
      <w:r w:rsidRPr="00BB5003">
        <w:rPr>
          <w:b/>
          <w:bCs/>
          <w:color w:val="000000" w:themeColor="text1"/>
          <w:vertAlign w:val="superscript"/>
        </w:rPr>
        <w:t>1</w:t>
      </w:r>
      <w:r w:rsidRPr="00BB5003">
        <w:rPr>
          <w:b/>
          <w:bCs/>
          <w:color w:val="000000" w:themeColor="text1"/>
        </w:rPr>
        <w:t>,</w:t>
      </w:r>
      <w:r>
        <w:rPr>
          <w:b/>
          <w:bCs/>
          <w:color w:val="000000" w:themeColor="text1"/>
        </w:rPr>
        <w:t xml:space="preserve"> MD,</w:t>
      </w:r>
      <w:r w:rsidRPr="00BB5003">
        <w:rPr>
          <w:b/>
          <w:bCs/>
          <w:color w:val="000000" w:themeColor="text1"/>
        </w:rPr>
        <w:t xml:space="preserve"> BRODIE D</w:t>
      </w:r>
      <w:r w:rsidRPr="00BB5003">
        <w:rPr>
          <w:b/>
          <w:bCs/>
          <w:color w:val="000000" w:themeColor="text1"/>
          <w:vertAlign w:val="superscript"/>
        </w:rPr>
        <w:t>3</w:t>
      </w:r>
      <w:r w:rsidRPr="00BB5003">
        <w:rPr>
          <w:b/>
          <w:bCs/>
          <w:color w:val="000000" w:themeColor="text1"/>
        </w:rPr>
        <w:t xml:space="preserve">, </w:t>
      </w:r>
      <w:r>
        <w:rPr>
          <w:b/>
          <w:bCs/>
          <w:color w:val="000000" w:themeColor="text1"/>
        </w:rPr>
        <w:t xml:space="preserve">MD, </w:t>
      </w:r>
      <w:r w:rsidRPr="00BB5003">
        <w:rPr>
          <w:b/>
          <w:bCs/>
          <w:color w:val="000000" w:themeColor="text1"/>
        </w:rPr>
        <w:t>SLUTSKY A</w:t>
      </w:r>
      <w:r w:rsidRPr="00BB5003">
        <w:rPr>
          <w:b/>
          <w:bCs/>
          <w:color w:val="000000" w:themeColor="text1"/>
          <w:vertAlign w:val="superscript"/>
        </w:rPr>
        <w:t>4</w:t>
      </w:r>
      <w:r w:rsidRPr="00BB5003">
        <w:rPr>
          <w:b/>
          <w:bCs/>
          <w:color w:val="000000" w:themeColor="text1"/>
        </w:rPr>
        <w:t xml:space="preserve">, </w:t>
      </w:r>
      <w:r>
        <w:rPr>
          <w:b/>
          <w:bCs/>
          <w:color w:val="000000" w:themeColor="text1"/>
        </w:rPr>
        <w:t xml:space="preserve">MD, </w:t>
      </w:r>
      <w:r w:rsidRPr="00BB5003">
        <w:rPr>
          <w:b/>
          <w:bCs/>
          <w:color w:val="000000" w:themeColor="text1"/>
        </w:rPr>
        <w:t>MARSHALL J</w:t>
      </w:r>
      <w:r w:rsidRPr="00BB5003">
        <w:rPr>
          <w:b/>
          <w:bCs/>
          <w:color w:val="000000" w:themeColor="text1"/>
          <w:vertAlign w:val="superscript"/>
        </w:rPr>
        <w:t>4</w:t>
      </w:r>
      <w:r w:rsidRPr="00BB5003">
        <w:rPr>
          <w:b/>
          <w:bCs/>
          <w:color w:val="000000" w:themeColor="text1"/>
        </w:rPr>
        <w:t xml:space="preserve">, </w:t>
      </w:r>
      <w:r>
        <w:rPr>
          <w:b/>
          <w:bCs/>
          <w:color w:val="000000" w:themeColor="text1"/>
        </w:rPr>
        <w:t xml:space="preserve">MD, </w:t>
      </w:r>
      <w:r w:rsidRPr="00BB5003">
        <w:rPr>
          <w:b/>
          <w:bCs/>
          <w:color w:val="000000" w:themeColor="text1"/>
        </w:rPr>
        <w:t>MURTHY S</w:t>
      </w:r>
      <w:r w:rsidRPr="00BB5003">
        <w:rPr>
          <w:b/>
          <w:bCs/>
          <w:color w:val="000000" w:themeColor="text1"/>
          <w:vertAlign w:val="superscript"/>
        </w:rPr>
        <w:t>5</w:t>
      </w:r>
      <w:r w:rsidRPr="00BB5003">
        <w:rPr>
          <w:b/>
          <w:bCs/>
          <w:color w:val="000000" w:themeColor="text1"/>
        </w:rPr>
        <w:t xml:space="preserve">, </w:t>
      </w:r>
      <w:r>
        <w:rPr>
          <w:b/>
          <w:bCs/>
          <w:color w:val="000000" w:themeColor="text1"/>
        </w:rPr>
        <w:t xml:space="preserve">MDCM, </w:t>
      </w:r>
      <w:r w:rsidRPr="00BB5003">
        <w:rPr>
          <w:b/>
          <w:bCs/>
          <w:color w:val="000000" w:themeColor="text1"/>
        </w:rPr>
        <w:t>LEE TERRY</w:t>
      </w:r>
      <w:r w:rsidRPr="00BB5003">
        <w:rPr>
          <w:b/>
          <w:bCs/>
          <w:color w:val="000000" w:themeColor="text1"/>
          <w:vertAlign w:val="superscript"/>
        </w:rPr>
        <w:t>6</w:t>
      </w:r>
      <w:r w:rsidRPr="00BB5003">
        <w:rPr>
          <w:b/>
          <w:bCs/>
          <w:color w:val="000000" w:themeColor="text1"/>
        </w:rPr>
        <w:t xml:space="preserve">, </w:t>
      </w:r>
      <w:r>
        <w:rPr>
          <w:b/>
          <w:bCs/>
          <w:color w:val="000000" w:themeColor="text1"/>
        </w:rPr>
        <w:t xml:space="preserve">PhD, </w:t>
      </w:r>
      <w:r w:rsidRPr="00BB5003">
        <w:rPr>
          <w:b/>
          <w:bCs/>
          <w:color w:val="000000" w:themeColor="text1"/>
        </w:rPr>
        <w:t>SINGER J</w:t>
      </w:r>
      <w:r w:rsidRPr="00BB5003">
        <w:rPr>
          <w:b/>
          <w:bCs/>
          <w:color w:val="000000" w:themeColor="text1"/>
          <w:vertAlign w:val="superscript"/>
        </w:rPr>
        <w:t>6</w:t>
      </w:r>
      <w:r w:rsidRPr="00BB5003">
        <w:rPr>
          <w:b/>
          <w:bCs/>
          <w:color w:val="000000" w:themeColor="text1"/>
        </w:rPr>
        <w:t xml:space="preserve">, </w:t>
      </w:r>
      <w:r>
        <w:rPr>
          <w:b/>
          <w:bCs/>
          <w:color w:val="000000" w:themeColor="text1"/>
        </w:rPr>
        <w:t xml:space="preserve">PhD, </w:t>
      </w:r>
      <w:r w:rsidRPr="00BB5003">
        <w:rPr>
          <w:b/>
          <w:bCs/>
          <w:color w:val="000000" w:themeColor="text1"/>
        </w:rPr>
        <w:t>DEMIR K</w:t>
      </w:r>
      <w:r>
        <w:rPr>
          <w:b/>
          <w:bCs/>
          <w:color w:val="000000" w:themeColor="text1"/>
        </w:rPr>
        <w:t>K</w:t>
      </w:r>
      <w:r w:rsidRPr="00BB5003">
        <w:rPr>
          <w:b/>
          <w:bCs/>
          <w:color w:val="000000" w:themeColor="text1"/>
          <w:vertAlign w:val="superscript"/>
        </w:rPr>
        <w:t>1</w:t>
      </w:r>
      <w:r w:rsidRPr="00BB5003">
        <w:rPr>
          <w:b/>
          <w:bCs/>
          <w:color w:val="000000" w:themeColor="text1"/>
        </w:rPr>
        <w:t>,</w:t>
      </w:r>
      <w:r>
        <w:rPr>
          <w:b/>
          <w:bCs/>
          <w:color w:val="000000" w:themeColor="text1"/>
        </w:rPr>
        <w:t xml:space="preserve"> MD,</w:t>
      </w:r>
      <w:r w:rsidRPr="00BB5003">
        <w:rPr>
          <w:b/>
          <w:bCs/>
          <w:color w:val="000000" w:themeColor="text1"/>
        </w:rPr>
        <w:t xml:space="preserve"> BOYD J</w:t>
      </w:r>
      <w:r w:rsidRPr="00BB5003">
        <w:rPr>
          <w:b/>
          <w:bCs/>
          <w:color w:val="000000" w:themeColor="text1"/>
          <w:vertAlign w:val="superscript"/>
        </w:rPr>
        <w:t>7</w:t>
      </w:r>
      <w:r w:rsidRPr="00BB5003">
        <w:rPr>
          <w:b/>
          <w:bCs/>
          <w:color w:val="000000" w:themeColor="text1"/>
        </w:rPr>
        <w:t>,</w:t>
      </w:r>
      <w:r>
        <w:rPr>
          <w:b/>
          <w:bCs/>
          <w:color w:val="000000" w:themeColor="text1"/>
        </w:rPr>
        <w:t xml:space="preserve"> MD</w:t>
      </w:r>
      <w:r w:rsidRPr="00BB5003">
        <w:rPr>
          <w:b/>
          <w:bCs/>
          <w:color w:val="000000" w:themeColor="text1"/>
        </w:rPr>
        <w:t xml:space="preserve"> OHM H</w:t>
      </w:r>
      <w:r w:rsidRPr="00BB5003">
        <w:rPr>
          <w:b/>
          <w:bCs/>
          <w:color w:val="000000" w:themeColor="text1"/>
          <w:vertAlign w:val="superscript"/>
        </w:rPr>
        <w:t>2</w:t>
      </w:r>
      <w:r w:rsidRPr="00BB5003">
        <w:rPr>
          <w:b/>
          <w:bCs/>
          <w:color w:val="000000" w:themeColor="text1"/>
        </w:rPr>
        <w:t xml:space="preserve">,  </w:t>
      </w:r>
      <w:r>
        <w:rPr>
          <w:b/>
          <w:bCs/>
          <w:color w:val="000000" w:themeColor="text1"/>
        </w:rPr>
        <w:t xml:space="preserve">PhD, </w:t>
      </w:r>
      <w:r w:rsidRPr="00BB5003">
        <w:rPr>
          <w:b/>
          <w:bCs/>
          <w:color w:val="000000" w:themeColor="text1"/>
        </w:rPr>
        <w:t>MASLOVE M</w:t>
      </w:r>
      <w:r>
        <w:rPr>
          <w:b/>
          <w:bCs/>
          <w:color w:val="000000" w:themeColor="text1"/>
        </w:rPr>
        <w:t>D</w:t>
      </w:r>
      <w:r w:rsidRPr="00BB5003">
        <w:rPr>
          <w:b/>
          <w:bCs/>
          <w:color w:val="000000" w:themeColor="text1"/>
          <w:vertAlign w:val="superscript"/>
        </w:rPr>
        <w:t>8</w:t>
      </w:r>
      <w:r w:rsidRPr="00BB5003">
        <w:rPr>
          <w:b/>
          <w:bCs/>
          <w:color w:val="000000" w:themeColor="text1"/>
        </w:rPr>
        <w:t>,</w:t>
      </w:r>
      <w:r>
        <w:rPr>
          <w:b/>
          <w:bCs/>
          <w:color w:val="000000" w:themeColor="text1"/>
        </w:rPr>
        <w:t xml:space="preserve"> MD,</w:t>
      </w:r>
      <w:r w:rsidRPr="00BB5003">
        <w:rPr>
          <w:b/>
          <w:bCs/>
          <w:color w:val="000000" w:themeColor="text1"/>
        </w:rPr>
        <w:t xml:space="preserve"> GOFFI A</w:t>
      </w:r>
      <w:r w:rsidRPr="00BB5003">
        <w:rPr>
          <w:b/>
          <w:bCs/>
          <w:color w:val="000000" w:themeColor="text1"/>
          <w:vertAlign w:val="superscript"/>
        </w:rPr>
        <w:t>9</w:t>
      </w:r>
      <w:r w:rsidRPr="00BB5003">
        <w:rPr>
          <w:b/>
          <w:bCs/>
          <w:color w:val="000000" w:themeColor="text1"/>
        </w:rPr>
        <w:t>,</w:t>
      </w:r>
      <w:r>
        <w:rPr>
          <w:b/>
          <w:bCs/>
          <w:color w:val="000000" w:themeColor="text1"/>
        </w:rPr>
        <w:t xml:space="preserve"> MD</w:t>
      </w:r>
      <w:r w:rsidRPr="00BB5003">
        <w:rPr>
          <w:b/>
          <w:bCs/>
          <w:color w:val="000000" w:themeColor="text1"/>
        </w:rPr>
        <w:t xml:space="preserve"> BOGOCH II</w:t>
      </w:r>
      <w:r w:rsidRPr="00BB5003">
        <w:rPr>
          <w:b/>
          <w:bCs/>
          <w:color w:val="000000" w:themeColor="text1"/>
          <w:vertAlign w:val="superscript"/>
        </w:rPr>
        <w:t>10</w:t>
      </w:r>
      <w:r w:rsidRPr="00BB5003">
        <w:rPr>
          <w:b/>
          <w:bCs/>
          <w:color w:val="000000" w:themeColor="text1"/>
        </w:rPr>
        <w:t>,</w:t>
      </w:r>
      <w:r>
        <w:rPr>
          <w:b/>
          <w:bCs/>
          <w:color w:val="000000" w:themeColor="text1"/>
        </w:rPr>
        <w:t xml:space="preserve"> MD,</w:t>
      </w:r>
      <w:r w:rsidRPr="00BB5003">
        <w:rPr>
          <w:b/>
          <w:bCs/>
          <w:color w:val="000000" w:themeColor="text1"/>
        </w:rPr>
        <w:t xml:space="preserve"> </w:t>
      </w:r>
      <w:r>
        <w:rPr>
          <w:b/>
          <w:bCs/>
          <w:color w:val="000000" w:themeColor="text1"/>
        </w:rPr>
        <w:t>SWEET DD</w:t>
      </w:r>
      <w:r>
        <w:rPr>
          <w:b/>
          <w:bCs/>
          <w:color w:val="000000" w:themeColor="text1"/>
          <w:vertAlign w:val="superscript"/>
        </w:rPr>
        <w:t>11</w:t>
      </w:r>
      <w:r>
        <w:rPr>
          <w:b/>
          <w:bCs/>
          <w:color w:val="000000" w:themeColor="text1"/>
        </w:rPr>
        <w:t xml:space="preserve">, MD, </w:t>
      </w:r>
      <w:r w:rsidRPr="00BB5003">
        <w:rPr>
          <w:b/>
          <w:bCs/>
          <w:color w:val="000000" w:themeColor="text1"/>
        </w:rPr>
        <w:t>WALLEY KR</w:t>
      </w:r>
      <w:r w:rsidRPr="00BB5003">
        <w:rPr>
          <w:b/>
          <w:bCs/>
          <w:color w:val="000000" w:themeColor="text1"/>
          <w:vertAlign w:val="superscript"/>
        </w:rPr>
        <w:t>7</w:t>
      </w:r>
      <w:r w:rsidRPr="00BB5003">
        <w:rPr>
          <w:b/>
          <w:bCs/>
          <w:color w:val="000000" w:themeColor="text1"/>
        </w:rPr>
        <w:t xml:space="preserve">, </w:t>
      </w:r>
      <w:r>
        <w:rPr>
          <w:b/>
          <w:bCs/>
          <w:color w:val="000000" w:themeColor="text1"/>
        </w:rPr>
        <w:t xml:space="preserve">MD, </w:t>
      </w:r>
      <w:r w:rsidRPr="00BB5003">
        <w:rPr>
          <w:b/>
          <w:bCs/>
          <w:color w:val="000000" w:themeColor="text1"/>
        </w:rPr>
        <w:t>RUSSELL JA</w:t>
      </w:r>
      <w:r w:rsidRPr="00BB5003">
        <w:rPr>
          <w:b/>
          <w:bCs/>
          <w:color w:val="000000" w:themeColor="text1"/>
          <w:vertAlign w:val="superscript"/>
        </w:rPr>
        <w:t>7</w:t>
      </w:r>
      <w:r>
        <w:rPr>
          <w:b/>
          <w:bCs/>
          <w:color w:val="000000" w:themeColor="text1"/>
          <w:vertAlign w:val="superscript"/>
        </w:rPr>
        <w:t xml:space="preserve"> </w:t>
      </w:r>
      <w:r w:rsidRPr="0052073A">
        <w:rPr>
          <w:b/>
          <w:bCs/>
          <w:color w:val="000000" w:themeColor="text1"/>
        </w:rPr>
        <w:t>MD</w:t>
      </w:r>
    </w:p>
    <w:p w14:paraId="1D1E4515" w14:textId="77777777" w:rsidR="008D6A57" w:rsidRPr="00BB5003" w:rsidRDefault="008D6A57" w:rsidP="008D6A57">
      <w:pPr>
        <w:jc w:val="center"/>
        <w:rPr>
          <w:b/>
          <w:bCs/>
          <w:color w:val="000000" w:themeColor="text1"/>
        </w:rPr>
      </w:pPr>
      <w:r w:rsidRPr="00BB5003">
        <w:rPr>
          <w:b/>
          <w:bCs/>
          <w:color w:val="000000" w:themeColor="text1"/>
        </w:rPr>
        <w:t>on behalf of ARBs CORONA</w:t>
      </w:r>
      <w:r>
        <w:rPr>
          <w:b/>
          <w:bCs/>
          <w:color w:val="000000" w:themeColor="text1"/>
        </w:rPr>
        <w:t xml:space="preserve"> I</w:t>
      </w:r>
      <w:r w:rsidRPr="00BB5003">
        <w:rPr>
          <w:b/>
          <w:bCs/>
          <w:color w:val="000000" w:themeColor="text1"/>
        </w:rPr>
        <w:t xml:space="preserve">. </w:t>
      </w:r>
    </w:p>
    <w:p w14:paraId="6A01796D" w14:textId="559C3A51" w:rsidR="008D6A57" w:rsidRDefault="008D6A57" w:rsidP="008D6A57">
      <w:pPr>
        <w:rPr>
          <w:b/>
        </w:rPr>
      </w:pPr>
    </w:p>
    <w:p w14:paraId="65760898" w14:textId="77777777" w:rsidR="008D6A57" w:rsidRDefault="008D6A57" w:rsidP="008D6A57">
      <w:pPr>
        <w:rPr>
          <w:b/>
        </w:rPr>
      </w:pPr>
    </w:p>
    <w:p w14:paraId="3031A2E5" w14:textId="0878FFD3" w:rsidR="009D4900" w:rsidRPr="00A134FD" w:rsidRDefault="009D4900" w:rsidP="009D4900">
      <w:pPr>
        <w:rPr>
          <w:b/>
          <w:bCs/>
        </w:rPr>
      </w:pPr>
      <w:r w:rsidRPr="00A134FD">
        <w:rPr>
          <w:b/>
          <w:bCs/>
        </w:rPr>
        <w:t>Supplementary Table</w:t>
      </w:r>
      <w:r>
        <w:rPr>
          <w:b/>
          <w:bCs/>
        </w:rPr>
        <w:t xml:space="preserve"> </w:t>
      </w:r>
      <w:r w:rsidR="00471506">
        <w:rPr>
          <w:b/>
          <w:bCs/>
        </w:rPr>
        <w:t>1</w:t>
      </w:r>
      <w:r>
        <w:rPr>
          <w:b/>
          <w:bCs/>
        </w:rPr>
        <w:t xml:space="preserve">. </w:t>
      </w:r>
      <w:r w:rsidRPr="00A134FD">
        <w:rPr>
          <w:b/>
          <w:bCs/>
        </w:rPr>
        <w:t xml:space="preserve">Critical Appraisal of Included </w:t>
      </w:r>
      <w:r>
        <w:rPr>
          <w:b/>
          <w:bCs/>
        </w:rPr>
        <w:t xml:space="preserve">COVID-19 </w:t>
      </w:r>
      <w:r w:rsidRPr="00A134FD">
        <w:rPr>
          <w:b/>
          <w:bCs/>
        </w:rPr>
        <w:t>Studies</w:t>
      </w:r>
    </w:p>
    <w:p w14:paraId="7B42E555" w14:textId="77777777" w:rsidR="009D4900" w:rsidRPr="00A134FD" w:rsidRDefault="009D4900" w:rsidP="009D4900">
      <w:pPr>
        <w:rPr>
          <w:b/>
          <w:bCs/>
        </w:rPr>
      </w:pPr>
    </w:p>
    <w:tbl>
      <w:tblPr>
        <w:tblW w:w="14545" w:type="dxa"/>
        <w:tblInd w:w="-431" w:type="dxa"/>
        <w:tblLook w:val="04A0" w:firstRow="1" w:lastRow="0" w:firstColumn="1" w:lastColumn="0" w:noHBand="0" w:noVBand="1"/>
      </w:tblPr>
      <w:tblGrid>
        <w:gridCol w:w="1135"/>
        <w:gridCol w:w="1349"/>
        <w:gridCol w:w="1349"/>
        <w:gridCol w:w="1271"/>
        <w:gridCol w:w="1327"/>
        <w:gridCol w:w="1366"/>
        <w:gridCol w:w="1418"/>
        <w:gridCol w:w="1417"/>
        <w:gridCol w:w="1276"/>
        <w:gridCol w:w="1276"/>
        <w:gridCol w:w="1361"/>
      </w:tblGrid>
      <w:tr w:rsidR="009D4900" w:rsidRPr="00B400D5" w14:paraId="27E614A6" w14:textId="77777777" w:rsidTr="00DD6FB6">
        <w:trPr>
          <w:trHeight w:val="4680"/>
        </w:trPr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64EC4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Publication</w:t>
            </w:r>
          </w:p>
        </w:tc>
        <w:tc>
          <w:tcPr>
            <w:tcW w:w="13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C9707B" w14:textId="77777777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Was the study’s target population a close representation of the hospitalized COVID-19 population in relation to relevant variables?</w:t>
            </w:r>
          </w:p>
        </w:tc>
        <w:tc>
          <w:tcPr>
            <w:tcW w:w="13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ECEEDC" w14:textId="77777777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Was the sampling frame a true or close representation of the target population (hospitalized COVID-19 patients)?</w:t>
            </w:r>
          </w:p>
        </w:tc>
        <w:tc>
          <w:tcPr>
            <w:tcW w:w="12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942F0A" w14:textId="77777777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Was some form of random selection used to select the sample, OR, was a census (complete sampling) undertaken?</w:t>
            </w:r>
          </w:p>
        </w:tc>
        <w:tc>
          <w:tcPr>
            <w:tcW w:w="13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DD4031" w14:textId="77777777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Is there likely to be</w:t>
            </w:r>
            <w:r>
              <w:rPr>
                <w:color w:val="000000"/>
                <w:sz w:val="20"/>
                <w:szCs w:val="20"/>
              </w:rPr>
              <w:t xml:space="preserve"> minimal</w:t>
            </w:r>
            <w:r w:rsidRPr="00B400D5">
              <w:rPr>
                <w:color w:val="000000"/>
                <w:sz w:val="20"/>
                <w:szCs w:val="20"/>
              </w:rPr>
              <w:t xml:space="preserve"> bias from incomplete ascertainment of acute cardiac injury status in the study population?</w:t>
            </w:r>
          </w:p>
        </w:tc>
        <w:tc>
          <w:tcPr>
            <w:tcW w:w="13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F45C0F" w14:textId="77777777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Were data collected directly from the subjects?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C977F" w14:textId="77777777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Was an acceptable definition for acute cardiac injury used in the study?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CCBA20" w14:textId="77777777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Was the study instrument that defined acute cardiac injury shown to have reliability and validity?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0D5967" w14:textId="77777777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Was the same mode of data collection used for all subjects?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2BC752" w14:textId="77777777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Was the length of follow-up to define case definition (acute cardiac injury) appropriate?</w:t>
            </w:r>
          </w:p>
        </w:tc>
        <w:tc>
          <w:tcPr>
            <w:tcW w:w="136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8A54D9" w14:textId="77777777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Were the numerators and denominators for the parameter of interest appropriate?</w:t>
            </w:r>
          </w:p>
        </w:tc>
      </w:tr>
      <w:tr w:rsidR="009D4900" w:rsidRPr="00B400D5" w14:paraId="47BF4063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0B2FC0C" w14:textId="64426288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Aggarwal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9173CC">
              <w:rPr>
                <w:color w:val="000000"/>
                <w:sz w:val="20"/>
                <w:szCs w:val="20"/>
              </w:rPr>
              <w:t>(1)</w:t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C26B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6D3F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F54A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3F1F9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AB17E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FE58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D587A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28F4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0513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37A4E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2764184E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F15EE75" w14:textId="6990F5F6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lastRenderedPageBreak/>
              <w:t>Arentz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9173CC">
              <w:rPr>
                <w:color w:val="000000"/>
                <w:sz w:val="20"/>
                <w:szCs w:val="20"/>
              </w:rPr>
              <w:t>(58)</w:t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9C5D6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77996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036F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29D33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98A6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F5096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A342A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23C9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C5BC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9CE1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37C01DFD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6053AE8" w14:textId="4BB77AD4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Barman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9173CC">
              <w:rPr>
                <w:color w:val="000000"/>
                <w:sz w:val="20"/>
                <w:szCs w:val="20"/>
              </w:rPr>
              <w:t>(3)</w:t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1B69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59BD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74AD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DD5A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9EAB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F3FB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CD86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7B23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D32B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0441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51347FF2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04B3645" w14:textId="439836E2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Buckner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9173CC">
              <w:rPr>
                <w:color w:val="000000"/>
                <w:sz w:val="20"/>
                <w:szCs w:val="20"/>
              </w:rPr>
              <w:t>(4)</w:t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6DDA3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9786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DBE8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32D4C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0B5F2B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189AE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FB388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47E1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70E0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2072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9FAB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05A97240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61D40C0" w14:textId="1C277332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Chen C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9173CC">
              <w:rPr>
                <w:color w:val="000000"/>
                <w:sz w:val="20"/>
                <w:szCs w:val="20"/>
              </w:rPr>
              <w:t>(59)</w:t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9FDC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9E16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9475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E3D343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0B5F2B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CA3A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02B1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20C3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C55C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48AE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20CF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7D9FDDE9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090AC09" w14:textId="76BD3C62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Chen F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9173CC">
              <w:rPr>
                <w:color w:val="000000"/>
                <w:sz w:val="20"/>
                <w:szCs w:val="20"/>
              </w:rPr>
              <w:t>(6)</w:t>
            </w:r>
            <w:r w:rsidR="005545FE">
              <w:rPr>
                <w:color w:val="000000"/>
                <w:sz w:val="20"/>
                <w:szCs w:val="20"/>
              </w:rPr>
              <w:fldChar w:fldCharType="begin"/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&lt;EndNote&gt;&lt;Cite&gt;&lt;Author&gt;Chen&lt;/Author&gt;&lt;Year&gt;2020&lt;/Year&gt;&lt;RecNum&gt;62609&lt;/RecNum&gt;&lt;DisplayText&gt;(6)&lt;/DisplayText&gt;&lt;record&gt;&lt;rec-number&gt;62609&lt;/rec-number&gt;&lt;foreign-keys&gt;&lt;key app="EN" db-id="xd5arwd08aasfwe5ffrpxr5dz5f55ezpfa9p" timestamp="1603500716"&gt;62609&lt;/key&gt;&lt;/foreign-keys&gt;&lt;ref-type name="Journal Article"&gt;17&lt;/ref-type&gt;&lt;contributors&gt;&lt;authors&gt;&lt;author&gt;Chen, F.&lt;/author&gt;&lt;author&gt;Sun, W.&lt;/author&gt;&lt;author&gt;Sun, S.&lt;/author&gt;&lt;author&gt;Li, Z.&lt;/author&gt;&lt;author&gt;Wang, Z.&lt;/author&gt;&lt;author&gt;Yu, L.&lt;/author&gt;&lt;/authors&gt;&lt;/contributors&gt;&lt;auth-address&gt;Intensive Care Unit, Central Hospital of Wuhan, Tongji Medical College, Huazhong University of Science and Technology, Wuhan, China.&amp;#xD;Department of Breast and Thyroid Surgery, Renmin Hospital of Wuhan University, Wuhan, China.&lt;/auth-address&gt;&lt;titles&gt;&lt;title&gt;Clinical characteristics and risk factors for mortality among inpatients with COVID-19 in Wuhan, China&lt;/title&gt;&lt;secondary-title&gt;Clin Transl Med&lt;/secondary-title&gt;&lt;/titles&gt;&lt;periodical&gt;&lt;full-title&gt;Clin Transl Med&lt;/full-title&gt;&lt;/periodical&gt;&lt;edition&gt;2020/06/09&lt;/edition&gt;&lt;dates&gt;&lt;year&gt;2020&lt;/year&gt;&lt;pub-dates&gt;&lt;date&gt;Jun 4&lt;/date&gt;&lt;/pub-dates&gt;&lt;/dates&gt;&lt;isbn&gt;2001-1326 (Print)&amp;#xD;2001-1326 (Linking)&lt;/isbn&gt;&lt;accession-num&gt;32508024&lt;/accession-num&gt;&lt;urls&gt;&lt;related-urls&gt;&lt;url&gt;https://www.ncbi.nlm.nih.gov/pubmed/32508024&lt;/url&gt;&lt;/related-urls&gt;&lt;/urls&gt;&lt;custom2&gt;PMC7300688&lt;/custom2&gt;&lt;electronic-resource-num&gt;10.1002/ctm2.40&lt;/electronic-resource-num&gt;&lt;/record&gt;&lt;/Cite&gt;&lt;/EndNote&gt;</w:instrText>
            </w:r>
            <w:r w:rsidR="005545FE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4A43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DC99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EBBBB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8D19C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0B5F2B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18C0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06BC7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A2296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DB53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E38A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03C8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539A80A7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9113B09" w14:textId="29104AFC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Chen J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9173CC">
              <w:rPr>
                <w:color w:val="000000"/>
                <w:sz w:val="20"/>
                <w:szCs w:val="20"/>
              </w:rPr>
              <w:t>(7)</w:t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12D12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F0CB3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C7241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BF6F6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0B5F2B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08F7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2D918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540E3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7119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9BDF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A9CB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31C38CEC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94669A5" w14:textId="4A0633B4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 xml:space="preserve">Chen </w:t>
            </w:r>
            <w:r w:rsidR="009173CC">
              <w:rPr>
                <w:color w:val="000000"/>
                <w:sz w:val="20"/>
                <w:szCs w:val="20"/>
              </w:rPr>
              <w:t>(8)</w:t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FDD1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2C39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6E6E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8409D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0B5F2B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AA7F2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9A7C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69EB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2A98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E1626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4B0E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3D48F2FB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6020F01" w14:textId="62059984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Chen T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9173CC">
              <w:rPr>
                <w:color w:val="000000"/>
                <w:sz w:val="20"/>
                <w:szCs w:val="20"/>
              </w:rPr>
              <w:t>(9)</w:t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667F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CF36F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C591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731D46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0B5F2B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6F6A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A2023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C011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3055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155C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414A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114DB647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29E5662" w14:textId="534C5AF0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Deng Q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9173CC">
              <w:rPr>
                <w:color w:val="000000"/>
                <w:sz w:val="20"/>
                <w:szCs w:val="20"/>
              </w:rPr>
              <w:t>(60)</w:t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4C736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3B6C1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F53F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365812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0B5F2B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D7CE3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0CDBD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ABCF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10453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C47F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29C2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16BC549F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D566C20" w14:textId="658BB3B2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Deng Y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9173CC">
              <w:rPr>
                <w:color w:val="000000"/>
                <w:sz w:val="20"/>
                <w:szCs w:val="20"/>
              </w:rPr>
              <w:t>(61)</w:t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EF98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71A63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C3536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922C03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0B5F2B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F4F4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1F92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FAE72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4397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E1D5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9786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5AE5C937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2070564" w14:textId="1E1543DA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Ferguson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9173CC">
              <w:rPr>
                <w:color w:val="000000"/>
                <w:sz w:val="20"/>
                <w:szCs w:val="20"/>
              </w:rPr>
              <w:t>(12)</w:t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66BEE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7254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EAC0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BB479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0B5F2B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B62FA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F755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613C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18C7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67C8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45C4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7F910401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C653B9E" w14:textId="22F7759E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Ferrante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F35B12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GZXJyYW50ZTwvQXV0aG9yPjxZZWFyPjIwMjA8L1llYXI+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GZXJyYW50ZTwvQXV0aG9yPjxZZWFyPjIwMjA8L1llYXI+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F35B12">
              <w:rPr>
                <w:color w:val="000000"/>
                <w:sz w:val="20"/>
                <w:szCs w:val="20"/>
              </w:rPr>
            </w:r>
            <w:r w:rsidR="00F35B12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13)</w:t>
            </w:r>
            <w:r w:rsidR="00F35B12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CE0D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938D3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59F0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F318C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0B5F2B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0B45F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7F85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DD7E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06D4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DAEC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82FD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7F41EBC9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9538894" w14:textId="65C65008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Franks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F35B12">
              <w:rPr>
                <w:color w:val="000000"/>
                <w:sz w:val="20"/>
                <w:szCs w:val="20"/>
              </w:rPr>
              <w:fldChar w:fldCharType="begin"/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&lt;EndNote&gt;&lt;Cite&gt;&lt;Author&gt;Franks&lt;/Author&gt;&lt;Year&gt;2020&lt;/Year&gt;&lt;RecNum&gt;62614&lt;/RecNum&gt;&lt;DisplayText&gt;(14)&lt;/DisplayText&gt;&lt;record&gt;&lt;rec-number&gt;62614&lt;/rec-number&gt;&lt;foreign-keys&gt;&lt;key app="EN" db-id="xd5arwd08aasfwe5ffrpxr5dz5f55ezpfa9p" timestamp="1603500855"&gt;62614&lt;/key&gt;&lt;/foreign-keys&gt;&lt;ref-type name="Journal Article"&gt;17&lt;/ref-type&gt;&lt;contributors&gt;&lt;authors&gt;&lt;author&gt;Franks, C. E.&lt;/author&gt;&lt;author&gt;Scott, M. G.&lt;/author&gt;&lt;author&gt;Farnsworth, C. W.&lt;/author&gt;&lt;/authors&gt;&lt;/contributors&gt;&lt;auth-address&gt;Division of Laboratory and Genomic Medicine, Department of Pathology and Immunology, Washington University School of Medicine, St. Louis, MO.&lt;/auth-address&gt;&lt;titles&gt;&lt;title&gt;Elevated Cardiac Troponin I Is Associated with Poor Outcomes in COVID-19 Patients at an Academic Medical Center in Midwestern USA&lt;/title&gt;&lt;secondary-title&gt;J Appl Lab Med&lt;/secondary-title&gt;&lt;/titles&gt;&lt;periodical&gt;&lt;full-title&gt;J Appl Lab Med&lt;/full-title&gt;&lt;/periodical&gt;&lt;pages&gt;1137-1139&lt;/pages&gt;&lt;volume&gt;5&lt;/volume&gt;&lt;number&gt;5&lt;/number&gt;&lt;edition&gt;2020/06/03&lt;/edition&gt;&lt;keywords&gt;&lt;keyword&gt;Academic Medical Centers&lt;/keyword&gt;&lt;keyword&gt;Adult&lt;/keyword&gt;&lt;keyword&gt;Betacoronavirus&lt;/keyword&gt;&lt;keyword&gt;China&lt;/keyword&gt;&lt;keyword&gt;*Coronavirus Infections&lt;/keyword&gt;&lt;keyword&gt;Humans&lt;/keyword&gt;&lt;keyword&gt;*Inpatients&lt;/keyword&gt;&lt;keyword&gt;*Pandemics&lt;/keyword&gt;&lt;keyword&gt;*Pneumonia, Viral&lt;/keyword&gt;&lt;keyword&gt;Retrospective Studies&lt;/keyword&gt;&lt;keyword&gt;Risk Factors&lt;/keyword&gt;&lt;keyword&gt;*Troponin I&lt;/keyword&gt;&lt;/keywords&gt;&lt;dates&gt;&lt;year&gt;2020&lt;/year&gt;&lt;pub-dates&gt;&lt;date&gt;Sep 1&lt;/date&gt;&lt;/pub-dates&gt;&lt;/dates&gt;&lt;isbn&gt;2576-9456 (Print)&amp;#xD;2475-7241 (Linking)&lt;/isbn&gt;&lt;accession-num&gt;32484893&lt;/accession-num&gt;&lt;urls&gt;&lt;related-urls&gt;&lt;url&gt;https://www.ncbi.nlm.nih.gov/pubmed/32484893&lt;/url&gt;&lt;/related-urls&gt;&lt;/urls&gt;&lt;custom2&gt;PMC7314049&lt;/custom2&gt;&lt;electronic-resource-num&gt;10.1093/jalm/jfaa092&lt;/electronic-resource-num&gt;&lt;/record&gt;&lt;/Cite&gt;&lt;/EndNote&gt;</w:instrText>
            </w:r>
            <w:r w:rsidR="00F35B12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14)</w:t>
            </w:r>
            <w:r w:rsidR="00F35B12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AB9D7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48FE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1A18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2EA79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0B5F2B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0F74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AE59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77FD2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F4F3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EC61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29F9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40C9AB5C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EFF8AE3" w14:textId="03FEA7C0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Guo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9173CC">
              <w:rPr>
                <w:color w:val="000000"/>
                <w:sz w:val="20"/>
                <w:szCs w:val="20"/>
              </w:rPr>
              <w:t>(62)</w:t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FEC86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1A426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32CF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81779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0B5F2B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5D6F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485E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2471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5DF21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DCAD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BED4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07EDA359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3BFAC9C" w14:textId="3CB623DC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Han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9173CC">
              <w:rPr>
                <w:color w:val="000000"/>
                <w:sz w:val="20"/>
                <w:szCs w:val="20"/>
              </w:rPr>
              <w:t>(63)</w:t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D9B63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4F001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2D45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57BAC2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0B5F2B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47912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5842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B932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80CF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7220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0168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17DE5901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2A04082" w14:textId="1F2767C1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Harmouch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F35B12">
              <w:rPr>
                <w:color w:val="000000"/>
                <w:sz w:val="20"/>
                <w:szCs w:val="20"/>
              </w:rPr>
              <w:fldChar w:fldCharType="begin"/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&lt;EndNote&gt;&lt;Cite&gt;&lt;Author&gt;Harmouch&lt;/Author&gt;&lt;Year&gt;2020&lt;/Year&gt;&lt;RecNum&gt;62615&lt;/RecNum&gt;&lt;DisplayText&gt;(17)&lt;/DisplayText&gt;&lt;record&gt;&lt;rec-number&gt;62615&lt;/rec-number&gt;&lt;foreign-keys&gt;&lt;key app="EN" db-id="xd5arwd08aasfwe5ffrpxr5dz5f55ezpfa9p" timestamp="1603500897"&gt;62615&lt;/key&gt;&lt;/foreign-keys&gt;&lt;ref-type name="Journal Article"&gt;17&lt;/ref-type&gt;&lt;contributors&gt;&lt;authors&gt;&lt;author&gt;Harmouch, F.&lt;/author&gt;&lt;author&gt;Shah, K.&lt;/author&gt;&lt;author&gt;Hippen, J. T.&lt;/author&gt;&lt;author&gt;Kumar, A.&lt;/author&gt;&lt;author&gt;Goel, H.&lt;/author&gt;&lt;/authors&gt;&lt;/contributors&gt;&lt;auth-address&gt;Department of Internal Medicine, St Luke&amp;apos;s University Hospital, Bethlehem, Pennsylvania.&amp;#xD;Lewis Katz School of Medicine, Temple University, Philadelphia, Pennsylvania.&amp;#xD;Department of Medicine, Wellspan York Hospital, York, Pennsylvania.&lt;/auth-address&gt;&lt;titles&gt;&lt;title&gt;Is it all in the heart? Myocardial injury as major predictor of mortality among hospitalized COVID-19 patients&lt;/title&gt;&lt;secondary-title&gt;J Med Virol&lt;/secondary-title&gt;&lt;/titles&gt;&lt;periodical&gt;&lt;full-title&gt;J Med Virol&lt;/full-title&gt;&lt;/periodical&gt;&lt;edition&gt;2020/07/28&lt;/edition&gt;&lt;keywords&gt;&lt;keyword&gt;cellular effect&lt;/keyword&gt;&lt;keyword&gt;coronavirus&lt;/keyword&gt;&lt;keyword&gt;epidemiology&lt;/keyword&gt;&lt;keyword&gt;pandemics&lt;/keyword&gt;&lt;keyword&gt;physiology&lt;/keyword&gt;&lt;keyword&gt;virus classification&lt;/keyword&gt;&lt;/keywords&gt;&lt;dates&gt;&lt;year&gt;2020&lt;/year&gt;&lt;pub-dates&gt;&lt;date&gt;Jul 25&lt;/date&gt;&lt;/pub-dates&gt;&lt;/dates&gt;&lt;isbn&gt;1096-9071 (Electronic)&amp;#xD;0146-6615 (Linking)&lt;/isbn&gt;&lt;accession-num&gt;32710646&lt;/accession-num&gt;&lt;urls&gt;&lt;related-urls&gt;&lt;url&gt;https://www.ncbi.nlm.nih.gov/pubmed/32710646&lt;/url&gt;&lt;/related-urls&gt;&lt;/urls&gt;&lt;electronic-resource-num&gt;10.1002/jmv.26347&lt;/electronic-resource-num&gt;&lt;/record&gt;&lt;/Cite&gt;&lt;/EndNote&gt;</w:instrText>
            </w:r>
            <w:r w:rsidR="00F35B12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17)</w:t>
            </w:r>
            <w:r w:rsidR="00F35B12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D7976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D79AD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BF6D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19233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0B5F2B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8ED0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98BD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6ABB2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5976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8EAFD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CF8B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6F671379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8092AA5" w14:textId="1BC80436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He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9173CC">
              <w:rPr>
                <w:color w:val="000000"/>
                <w:sz w:val="20"/>
                <w:szCs w:val="20"/>
              </w:rPr>
              <w:t>(64)</w:t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5C706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0E4C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6927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DCF09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0B5F2B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5934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0429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78A5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C35CF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2210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A1DD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1B7261B8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062F168" w14:textId="065EA6EB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Hong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F35B12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Ib25nPC9BdXRob3I+PFllYXI+MjAyMDwvWWVhcj48UmVj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Ib25nPC9BdXRob3I+PFllYXI+MjAyMDwvWWVhcj48UmVj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F35B12">
              <w:rPr>
                <w:color w:val="000000"/>
                <w:sz w:val="20"/>
                <w:szCs w:val="20"/>
              </w:rPr>
            </w:r>
            <w:r w:rsidR="00F35B12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19)</w:t>
            </w:r>
            <w:r w:rsidR="00F35B12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404B6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C5A37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CF4E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EC389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0B5F2B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4615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7D21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3F473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5EB2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FABE96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E59A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7F1AB5E7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E1B8199" w14:textId="1E548961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Huang C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9173CC">
              <w:rPr>
                <w:color w:val="000000"/>
                <w:sz w:val="20"/>
                <w:szCs w:val="20"/>
              </w:rPr>
              <w:t>(65)</w:t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7956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3CAEC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9A78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6D292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0B5F2B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0BD12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237B3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FB7E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EE5A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CCC4C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5FE5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5B3FE1D9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EC15382" w14:textId="7EC54430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Huang Y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9173CC">
              <w:rPr>
                <w:color w:val="000000"/>
                <w:sz w:val="20"/>
                <w:szCs w:val="20"/>
              </w:rPr>
              <w:t>(66)</w:t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D6DF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1022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CBFC6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609D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3463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92A56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9E45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AD86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CDF4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F7EC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4E1614D5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CC83333" w14:textId="499F126D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Lala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F35B12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YWxhPC9BdXRob3I+PFllYXI+MjAyMDwvWWVhcj48UmVj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YWxhPC9BdXRob3I+PFllYXI+MjAyMDwvWWVhcj48UmVj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F35B12">
              <w:rPr>
                <w:color w:val="000000"/>
                <w:sz w:val="20"/>
                <w:szCs w:val="20"/>
              </w:rPr>
            </w:r>
            <w:r w:rsidR="00F35B12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22)</w:t>
            </w:r>
            <w:r w:rsidR="00F35B12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60FE8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2249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285A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9D43F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CE5447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5F3D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92C8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1EA06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FB281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3EC4F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6145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457D6280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02A0C11" w14:textId="77DB25FD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Li C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F35B12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aTwvQXV0aG9yPjxZZWFyPjIwMjA8L1llYXI+PFJlY051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aTwvQXV0aG9yPjxZZWFyPjIwMjA8L1llYXI+PFJlY051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F35B12">
              <w:rPr>
                <w:color w:val="000000"/>
                <w:sz w:val="20"/>
                <w:szCs w:val="20"/>
              </w:rPr>
            </w:r>
            <w:r w:rsidR="00F35B12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23)</w:t>
            </w:r>
            <w:r w:rsidR="00F35B12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DB61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FD9B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F116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3B557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CE5447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98C4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7F49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EE21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3ECF6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266F1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0710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2164C0BE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638A87B" w14:textId="57856D77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lastRenderedPageBreak/>
              <w:t>Li L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F35B12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aTwvQXV0aG9yPjxZZWFyPjIwMjA8L1llYXI+PFJlY051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=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aTwvQXV0aG9yPjxZZWFyPjIwMjA8L1llYXI+PFJlY051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=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F35B12">
              <w:rPr>
                <w:color w:val="000000"/>
                <w:sz w:val="20"/>
                <w:szCs w:val="20"/>
              </w:rPr>
            </w:r>
            <w:r w:rsidR="00F35B12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24)</w:t>
            </w:r>
            <w:r w:rsidR="00F35B12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A46AA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D293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3100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C9B4D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CE5447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BFBC3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66F9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D4929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9237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2804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0A4F3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3EFCFF92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142F0EC" w14:textId="24A85B0E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Li P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F35B12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aTwvQXV0aG9yPjxZZWFyPjIwMjA8L1llYXI+PFJlY051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aTwvQXV0aG9yPjxZZWFyPjIwMjA8L1llYXI+PFJlY051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F35B12">
              <w:rPr>
                <w:color w:val="000000"/>
                <w:sz w:val="20"/>
                <w:szCs w:val="20"/>
              </w:rPr>
            </w:r>
            <w:r w:rsidR="00F35B12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25)</w:t>
            </w:r>
            <w:r w:rsidR="00F35B12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21548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524E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6561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3085F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CE5447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052F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CC69D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5EE5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676F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FEF3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94EB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635C1A7A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AE55604" w14:textId="01A7EC20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Li Y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F35B12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aTwvQXV0aG9yPjxZZWFyPjIwMjA8L1llYXI+PFJlY051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aTwvQXV0aG9yPjxZZWFyPjIwMjA8L1llYXI+PFJlY051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F35B12">
              <w:rPr>
                <w:color w:val="000000"/>
                <w:sz w:val="20"/>
                <w:szCs w:val="20"/>
              </w:rPr>
            </w:r>
            <w:r w:rsidR="00F35B12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26)</w:t>
            </w:r>
            <w:r w:rsidR="00F35B12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17FF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7F103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5F3B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0324B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CE5447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4890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89CE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7B32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03D8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85288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709DA3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3FD8C027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F70B739" w14:textId="7C2373A4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Li Y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F35B12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aTwvQXV0aG9yPjxZZWFyPjIwMjA8L1llYXI+PFJlY051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aTwvQXV0aG9yPjxZZWFyPjIwMjA8L1llYXI+PFJlY051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F35B12">
              <w:rPr>
                <w:color w:val="000000"/>
                <w:sz w:val="20"/>
                <w:szCs w:val="20"/>
              </w:rPr>
            </w:r>
            <w:r w:rsidR="00F35B12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27)</w:t>
            </w:r>
            <w:r w:rsidR="00F35B12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1FE0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BBAE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DC74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8392D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CE5447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6037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014F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14A0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1E9D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60F7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C20F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4C5B621A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95062A5" w14:textId="51FA879A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Liu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F35B12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aXU8L0F1dGhvcj48WWVhcj4yMDIwPC9ZZWFyPjxSZWNO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aXU8L0F1dGhvcj48WWVhcj4yMDIwPC9ZZWFyPjxSZWNO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F35B12">
              <w:rPr>
                <w:color w:val="000000"/>
                <w:sz w:val="20"/>
                <w:szCs w:val="20"/>
              </w:rPr>
            </w:r>
            <w:r w:rsidR="00F35B12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28)</w:t>
            </w:r>
            <w:r w:rsidR="00F35B12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542E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4BEE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DABF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9A239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CE5447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3B55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FA20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75922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3337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AF67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AED62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0807CF8C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8CF4C8B" w14:textId="03301BC1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Lorente-Ros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F35B12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b3JlbnRlLVJvczwvQXV0aG9yPjxZZWFyPjIwMjA8L1ll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b3JlbnRlLVJvczwvQXV0aG9yPjxZZWFyPjIwMjA8L1ll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F35B12">
              <w:rPr>
                <w:color w:val="000000"/>
                <w:sz w:val="20"/>
                <w:szCs w:val="20"/>
              </w:rPr>
            </w:r>
            <w:r w:rsidR="00F35B12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29)</w:t>
            </w:r>
            <w:r w:rsidR="00F35B12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B86D2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13AC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8BFA2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5C6D6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CE5447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F3562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0FC652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809D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E2C9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623CC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3866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18B87F54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EB1F531" w14:textId="70A38A51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i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F35B12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OaTwvQXV0aG9yPjxZZWFyPjIwMjA8L1llYXI+PFJlY051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OaTwvQXV0aG9yPjxZZWFyPjIwMjA8L1llYXI+PFJlY051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F35B12">
              <w:rPr>
                <w:color w:val="000000"/>
                <w:sz w:val="20"/>
                <w:szCs w:val="20"/>
              </w:rPr>
            </w:r>
            <w:r w:rsidR="00F35B12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30)</w:t>
            </w:r>
            <w:r w:rsidR="00F35B12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82FA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E8946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2D82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7B907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CE5447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60CF9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972F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CE2D2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671B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695F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D3D5A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26BB2C90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8F97634" w14:textId="2C69D7DD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ie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F35B12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OaWU8L0F1dGhvcj48WWVhcj4yMDIwPC9ZZWFyPjxSZWNO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OaWU8L0F1dGhvcj48WWVhcj4yMDIwPC9ZZWFyPjxSZWNO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F35B12">
              <w:rPr>
                <w:color w:val="000000"/>
                <w:sz w:val="20"/>
                <w:szCs w:val="20"/>
              </w:rPr>
            </w:r>
            <w:r w:rsidR="00F35B12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31)</w:t>
            </w:r>
            <w:r w:rsidR="00F35B12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8AE0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986E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A355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1E605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CE5447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62D9D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C376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6D8B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3C97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4481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EC29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103E01B2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5A95BC3" w14:textId="1CB7B30E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Pan F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F35B12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QYW48L0F1dGhvcj48WWVhcj4yMDIwPC9ZZWFyPjxSZWNO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QYW48L0F1dGhvcj48WWVhcj4yMDIwPC9ZZWFyPjxSZWNO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F35B12">
              <w:rPr>
                <w:color w:val="000000"/>
                <w:sz w:val="20"/>
                <w:szCs w:val="20"/>
              </w:rPr>
            </w:r>
            <w:r w:rsidR="00F35B12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32)</w:t>
            </w:r>
            <w:r w:rsidR="00F35B12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244A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8145A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95F3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A7D65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CE5447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6BB5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EF75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C3978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9D8F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6107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1913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7F05D83D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5D3BB0B" w14:textId="1612DBA2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Pan W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F35B12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QYW48L0F1dGhvcj48WWVhcj4yMDIwPC9ZZWFyPjxSZWNO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QYW48L0F1dGhvcj48WWVhcj4yMDIwPC9ZZWFyPjxSZWNO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F35B12">
              <w:rPr>
                <w:color w:val="000000"/>
                <w:sz w:val="20"/>
                <w:szCs w:val="20"/>
              </w:rPr>
            </w:r>
            <w:r w:rsidR="00F35B12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33)</w:t>
            </w:r>
            <w:r w:rsidR="00F35B12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B636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00D3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747A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33A6C2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CE5447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12DF3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CBC6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5E396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8D5A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9FBB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A088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16A8A517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E459B04" w14:textId="18424B8E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Qin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F35B12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RaW48L0F1dGhvcj48WWVhcj4yMDIwPC9ZZWFyPjxSZWNO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RaW48L0F1dGhvcj48WWVhcj4yMDIwPC9ZZWFyPjxSZWNO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F35B12">
              <w:rPr>
                <w:color w:val="000000"/>
                <w:sz w:val="20"/>
                <w:szCs w:val="20"/>
              </w:rPr>
            </w:r>
            <w:r w:rsidR="00F35B12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34)</w:t>
            </w:r>
            <w:r w:rsidR="00F35B12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8AFD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F68B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1B7A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2F8D2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CE5447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8262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C9D7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14B93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D177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A6B5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43E5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0E12DE85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ED22524" w14:textId="13767603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Raad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F35B12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SYWFkPC9BdXRob3I+PFllYXI+MjAyMDwvWWVhcj48UmVj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SYWFkPC9BdXRob3I+PFllYXI+MjAyMDwvWWVhcj48UmVj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F35B12">
              <w:rPr>
                <w:color w:val="000000"/>
                <w:sz w:val="20"/>
                <w:szCs w:val="20"/>
              </w:rPr>
            </w:r>
            <w:r w:rsidR="00F35B12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35)</w:t>
            </w:r>
            <w:r w:rsidR="00F35B12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7C25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7BC3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CEC7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295512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CE5447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16F5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8B08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9CC3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B4BC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681A3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7FF1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7B04D464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4EF513D" w14:textId="56464FB9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Saleh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F35B12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LYXJiYWxhaSBTYWxlaDwvQXV0aG9yPjxZZWFyPjIwMjA8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LYXJiYWxhaSBTYWxlaDwvQXV0aG9yPjxZZWFyPjIwMjA8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F35B12">
              <w:rPr>
                <w:color w:val="000000"/>
                <w:sz w:val="20"/>
                <w:szCs w:val="20"/>
              </w:rPr>
            </w:r>
            <w:r w:rsidR="00F35B12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36)</w:t>
            </w:r>
            <w:r w:rsidR="00F35B12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0C381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1E87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D0B43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9D78C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CE5447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FD80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FDEB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0A9B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C908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14F0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0A98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3F82AA9B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355088D" w14:textId="225FBABA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Sardu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780E9F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YXJkdTwvQXV0aG9yPjxZZWFyPjIwMjA8L1llYXI+PFJl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YXJkdTwvQXV0aG9yPjxZZWFyPjIwMjA8L1llYXI+PFJl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780E9F">
              <w:rPr>
                <w:color w:val="000000"/>
                <w:sz w:val="20"/>
                <w:szCs w:val="20"/>
              </w:rPr>
            </w:r>
            <w:r w:rsidR="00780E9F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37)</w:t>
            </w:r>
            <w:r w:rsidR="00780E9F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5C563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E261B3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AEEC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3872C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CE5447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85EF6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FEA6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4FF52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D293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41953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6C4AE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42088B1B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2D7CDC2" w14:textId="39391292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Shi Q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780E9F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aGk8L0F1dGhvcj48WWVhcj4yMDIwPC9ZZWFyPjxSZWNO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aGk8L0F1dGhvcj48WWVhcj4yMDIwPC9ZZWFyPjxSZWNO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780E9F">
              <w:rPr>
                <w:color w:val="000000"/>
                <w:sz w:val="20"/>
                <w:szCs w:val="20"/>
              </w:rPr>
            </w:r>
            <w:r w:rsidR="00780E9F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38)</w:t>
            </w:r>
            <w:r w:rsidR="00780E9F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D4FF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16AF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103B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181443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CE5447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E428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C10D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FA88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03BE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5C02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8EEA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30566E87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CCD702F" w14:textId="50EE5FE7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Shi S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780E9F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aGk8L0F1dGhvcj48WWVhcj4yMDIwPC9ZZWFyPjxSZWNO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aGk8L0F1dGhvcj48WWVhcj4yMDIwPC9ZZWFyPjxSZWNO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780E9F">
              <w:rPr>
                <w:color w:val="000000"/>
                <w:sz w:val="20"/>
                <w:szCs w:val="20"/>
              </w:rPr>
            </w:r>
            <w:r w:rsidR="00780E9F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39)</w:t>
            </w:r>
            <w:r w:rsidR="00780E9F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5B20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CD46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C221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03D30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CE5447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4614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4CC9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A8B7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5F5D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4A16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21C38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6021AA26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EDB0722" w14:textId="1C969CD3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Shi S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9173CC">
              <w:rPr>
                <w:color w:val="000000"/>
                <w:sz w:val="20"/>
                <w:szCs w:val="20"/>
              </w:rPr>
              <w:t>(67)</w:t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D983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643C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357E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5F0EC3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CE5447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5EEE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B309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3409C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86AA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0E542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7E53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6DB72D87" w14:textId="77777777" w:rsidTr="00DD6FB6">
        <w:trPr>
          <w:trHeight w:val="58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68969F8" w14:textId="11073A8F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van den Heuvel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7D0DC1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2YW4gZGVuIEhldXZlbDwvQXV0aG9yPjxZZWFyPjIwMjA8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2YW4gZGVuIEhldXZlbDwvQXV0aG9yPjxZZWFyPjIwMjA8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7D0DC1">
              <w:rPr>
                <w:color w:val="000000"/>
                <w:sz w:val="20"/>
                <w:szCs w:val="20"/>
              </w:rPr>
            </w:r>
            <w:r w:rsidR="007D0DC1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41)</w:t>
            </w:r>
            <w:r w:rsidR="007D0DC1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313B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8AF1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2147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4816E2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CE5447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2CD6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E67B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ECBD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020E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ABE1B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E029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4A3BC463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75A94D9" w14:textId="65CF2AB7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Vasudev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7D0DC1">
              <w:rPr>
                <w:color w:val="000000"/>
                <w:sz w:val="20"/>
                <w:szCs w:val="20"/>
              </w:rPr>
              <w:fldChar w:fldCharType="begin"/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&lt;EndNote&gt;&lt;Cite&gt;&lt;Author&gt;Vasudev&lt;/Author&gt;&lt;Year&gt;2020&lt;/Year&gt;&lt;RecNum&gt;62636&lt;/RecNum&gt;&lt;DisplayText&gt;(42)&lt;/DisplayText&gt;&lt;record&gt;&lt;rec-number&gt;62636&lt;/rec-number&gt;&lt;foreign-keys&gt;&lt;key app="EN" db-id="xd5arwd08aasfwe5ffrpxr5dz5f55ezpfa9p" timestamp="1603501566"&gt;62636&lt;/key&gt;&lt;/foreign-keys&gt;&lt;ref-type name="Journal Article"&gt;17&lt;/ref-type&gt;&lt;contributors&gt;&lt;authors&gt;&lt;author&gt;Vasudev, R.&lt;/author&gt;&lt;author&gt;Guragai, N.&lt;/author&gt;&lt;author&gt;Habib, H.&lt;/author&gt;&lt;author&gt;Hosein, K.&lt;/author&gt;&lt;author&gt;Virk, H.&lt;/author&gt;&lt;author&gt;Goldfarb, I.&lt;/author&gt;&lt;author&gt;Bikkina, M.&lt;/author&gt;&lt;author&gt;Shamoon, F.&lt;/author&gt;&lt;author&gt;Pullatt, R.&lt;/author&gt;&lt;/authors&gt;&lt;/contributors&gt;&lt;auth-address&gt;Department of Cardiology, St Joseph&amp;apos;s University Medical Center, Paterson, NJ, USA.&amp;#xD;Department of Cardiology, St Michael&amp;apos;s Medical Center, Newark, NJ, USA.&amp;#xD;Department of Cardiology, Trinitas Regional Medical Center, Elizabeth, NJ, USA.&lt;/auth-address&gt;&lt;titles&gt;&lt;title&gt;The utility of bedside echocardiography in critically ill COVID-19 patients: Early observational findings from three Northern New Jersey hospitals&lt;/title&gt;&lt;secondary-title&gt;Echocardiography&lt;/secondary-title&gt;&lt;/titles&gt;&lt;periodical&gt;&lt;full-title&gt;Echocardiography&lt;/full-title&gt;&lt;/periodical&gt;&lt;edition&gt;2020/08/14&lt;/edition&gt;&lt;dates&gt;&lt;year&gt;2020&lt;/year&gt;&lt;pub-dates&gt;&lt;date&gt;Aug 13&lt;/date&gt;&lt;/pub-dates&gt;&lt;/dates&gt;&lt;isbn&gt;1540-8175 (Electronic)&amp;#xD;0742-2822 (Linking)&lt;/isbn&gt;&lt;accession-num&gt;32789869&lt;/accession-num&gt;&lt;urls&gt;&lt;related-urls&gt;&lt;url&gt;https://www.ncbi.nlm.nih.gov/pubmed/32789869&lt;/url&gt;&lt;/related-urls&gt;&lt;/urls&gt;&lt;custom2&gt;PMC7436602&lt;/custom2&gt;&lt;electronic-resource-num&gt;10.1111/echo.14825&lt;/electronic-resource-num&gt;&lt;/record&gt;&lt;/Cite&gt;&lt;/EndNote&gt;</w:instrText>
            </w:r>
            <w:r w:rsidR="007D0DC1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42)</w:t>
            </w:r>
            <w:r w:rsidR="007D0DC1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D059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CA45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9445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FBA4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A65F3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5F69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2CEF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B6D6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078F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E255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3326F14D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1E9E9DF" w14:textId="5D820374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Wang D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7D0DC1">
              <w:rPr>
                <w:color w:val="000000"/>
                <w:sz w:val="20"/>
                <w:szCs w:val="20"/>
              </w:rPr>
              <w:fldChar w:fldCharType="begin"/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&lt;EndNote&gt;&lt;Cite&gt;&lt;Author&gt;Wang&lt;/Author&gt;&lt;Year&gt;2020&lt;/Year&gt;&lt;RecNum&gt;62512&lt;/RecNum&gt;&lt;DisplayText&gt;(43)&lt;/DisplayText&gt;&lt;record&gt;&lt;rec-number&gt;62512&lt;/rec-number&gt;&lt;foreign-keys&gt;&lt;key app="EN" db-id="xd5arwd08aasfwe5ffrpxr5dz5f55ezpfa9p" timestamp="1584800471"&gt;62512&lt;/key&gt;&lt;/foreign-keys&gt;&lt;ref-type name="Journal Article"&gt;17&lt;/ref-type&gt;&lt;contributors&gt;&lt;authors&gt;&lt;author&gt;Wang, D.&lt;/author&gt;&lt;author&gt;Hu, B.&lt;/author&gt;&lt;author&gt;Hu, C.&lt;/author&gt;&lt;author&gt;Zhu, F.&lt;/author&gt;&lt;author&gt;Liu, X.&lt;/author&gt;&lt;author&gt;Zhang, J.&lt;/author&gt;&lt;author&gt;Wang, B.&lt;/author&gt;&lt;author&gt;Xiang, H.&lt;/author&gt;&lt;author&gt;Cheng, Z.&lt;/author&gt;&lt;author&gt;Xiong, Y.&lt;/author&gt;&lt;author&gt;Zhao, Y.&lt;/author&gt;&lt;author&gt;Li, Y.&lt;/author&gt;&lt;author&gt;Wang, X.&lt;/author&gt;&lt;author&gt;Peng, Z.&lt;/author&gt;&lt;/authors&gt;&lt;/contributors&gt;&lt;auth-address&gt;Department of Critical Care Medicine, Zhongnan Hospital of Wuhan University, Wuhan, Hubei, China.&amp;#xD;Department of Pulmonary Medicine, Zhongnan Hospital of Wuhan University, Wuhan, Hubei, China.&amp;#xD;Department of Infectious Disease, Zhongnan Hospital of Wuhan University, Wuhan, Hubei, China.&amp;#xD;Department of Emergency Medicine, Zhongnan Hospital of Wuhan University, Wuhan, Hubei, China.&amp;#xD;Department of Laboratory Medicine, Zhongnan Hospital of Wuhan University, Wuhan, Hubei, China.&amp;#xD;Department of Urology, Zhongnan Hospital of Wuhan University, Wuhan, Hubei, China.&lt;/auth-address&gt;&lt;titles&gt;&lt;title&gt;Clinical Characteristics of 138 Hospitalized Patients With 2019 Novel Coronavirus-Infected Pneumonia in Wuhan, China&lt;/title&gt;&lt;secondary-title&gt;JAMA&lt;/secondary-title&gt;&lt;/titles&gt;&lt;periodical&gt;&lt;full-title&gt;JAMA&lt;/full-title&gt;&lt;/periodical&gt;&lt;edition&gt;2020/02/08&lt;/edition&gt;&lt;dates&gt;&lt;year&gt;2020&lt;/year&gt;&lt;pub-dates&gt;&lt;date&gt;Feb 7&lt;/date&gt;&lt;/pub-dates&gt;&lt;/dates&gt;&lt;isbn&gt;1538-3598 (Electronic)&amp;#xD;0098-7484 (Linking)&lt;/isbn&gt;&lt;accession-num&gt;32031570&lt;/accession-num&gt;&lt;urls&gt;&lt;related-urls&gt;&lt;url&gt;https://www.ncbi.nlm.nih.gov/pubmed/32031570&lt;/url&gt;&lt;/related-urls&gt;&lt;/urls&gt;&lt;custom2&gt;PMC7042881&lt;/custom2&gt;&lt;electronic-resource-num&gt;10.1001/jama.2020.1585&lt;/electronic-resource-num&gt;&lt;/record&gt;&lt;/Cite&gt;&lt;/EndNote&gt;</w:instrText>
            </w:r>
            <w:r w:rsidR="007D0DC1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43)</w:t>
            </w:r>
            <w:r w:rsidR="007D0DC1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DFD0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100D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A9DEE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D9BAA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9649D1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A9E5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94B3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868F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04EC2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A3FB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A53A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7EE1BEB6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803D815" w14:textId="40AB5C2F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Wang D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7D0DC1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yMDwvWWVhcj48UmVj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yMDwvWWVhcj48UmVj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7D0DC1">
              <w:rPr>
                <w:color w:val="000000"/>
                <w:sz w:val="20"/>
                <w:szCs w:val="20"/>
              </w:rPr>
            </w:r>
            <w:r w:rsidR="007D0DC1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44)</w:t>
            </w:r>
            <w:r w:rsidR="007D0DC1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597E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1B04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40CC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19F8B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9649D1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86672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2ED996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E35D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47DF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0D55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5C41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1A42E4B4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55E4A39" w14:textId="493C62D9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Wang L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7D0DC1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yMDwvWWVhcj48UmVj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=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yMDwvWWVhcj48UmVj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=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7D0DC1">
              <w:rPr>
                <w:color w:val="000000"/>
                <w:sz w:val="20"/>
                <w:szCs w:val="20"/>
              </w:rPr>
            </w:r>
            <w:r w:rsidR="007D0DC1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45)</w:t>
            </w:r>
            <w:r w:rsidR="007D0DC1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23B2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44E3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86D9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001D4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9649D1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F2EB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EFB3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9432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3046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C51A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D5985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5D20F278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34C9AB8" w14:textId="1C3960AC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lastRenderedPageBreak/>
              <w:t>Wang Y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7D0DC1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yMDwvWWVhcj48UmVj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yMDwvWWVhcj48UmVj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7D0DC1">
              <w:rPr>
                <w:color w:val="000000"/>
                <w:sz w:val="20"/>
                <w:szCs w:val="20"/>
              </w:rPr>
            </w:r>
            <w:r w:rsidR="007D0DC1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46)</w:t>
            </w:r>
            <w:r w:rsidR="007D0DC1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849B3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05576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2B460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AD3F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3490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593B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FDAB2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55C00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3719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A043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66965E82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402D7C9" w14:textId="6E7B043A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Wei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9173CC">
              <w:rPr>
                <w:color w:val="000000"/>
                <w:sz w:val="20"/>
                <w:szCs w:val="20"/>
              </w:rPr>
              <w:t>(68)</w:t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D0CF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73C7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882A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29AC3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0D26D2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1A35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4DC4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3AA8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18D8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F4C62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22B5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11E5E8C2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1B48542" w14:textId="25536B96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Xu H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7D0DC1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YdTwvQXV0aG9yPjxZZWFyPjIwMjA8L1llYXI+PFJlY051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YdTwvQXV0aG9yPjxZZWFyPjIwMjA8L1llYXI+PFJlY051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7D0DC1">
              <w:rPr>
                <w:color w:val="000000"/>
                <w:sz w:val="20"/>
                <w:szCs w:val="20"/>
              </w:rPr>
            </w:r>
            <w:r w:rsidR="007D0DC1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48)</w:t>
            </w:r>
            <w:r w:rsidR="007D0DC1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68FB42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BFB5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66869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45E8A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0D26D2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A54E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8421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D39B6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BD98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4E4C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9DD9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69A7A6F5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C1F0F3A" w14:textId="08F1EA40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Xu J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7D0DC1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YdTwvQXV0aG9yPjxZZWFyPjIwMjA8L1llYXI+PFJlY051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YdTwvQXV0aG9yPjxZZWFyPjIwMjA8L1llYXI+PFJlY051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7D0DC1">
              <w:rPr>
                <w:color w:val="000000"/>
                <w:sz w:val="20"/>
                <w:szCs w:val="20"/>
              </w:rPr>
            </w:r>
            <w:r w:rsidR="007D0DC1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49)</w:t>
            </w:r>
            <w:r w:rsidR="007D0DC1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97F91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CAD9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C74C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7A2C4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0D26D2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0614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FB17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7D43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4D502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CB32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28C2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388231C4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FBCE955" w14:textId="38437231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Xu X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7D0DC1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YdTwvQXV0aG9yPjxZZWFyPjIwMjA8L1llYXI+PFJlY051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YdTwvQXV0aG9yPjxZZWFyPjIwMjA8L1llYXI+PFJlY051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7D0DC1">
              <w:rPr>
                <w:color w:val="000000"/>
                <w:sz w:val="20"/>
                <w:szCs w:val="20"/>
              </w:rPr>
            </w:r>
            <w:r w:rsidR="007D0DC1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50)</w:t>
            </w:r>
            <w:r w:rsidR="007D0DC1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0440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EE52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A324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27CC92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0D26D2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FE3C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1B13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9659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B82C3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4470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6EA9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24864392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5BC0BA9" w14:textId="4C2E4026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ang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9173CC">
              <w:rPr>
                <w:color w:val="000000"/>
                <w:sz w:val="20"/>
                <w:szCs w:val="20"/>
              </w:rPr>
              <w:t>(69)</w:t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83BF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C17063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150E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892D3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0D26D2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98B7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7922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E675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F3C9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51BD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ADC6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6E2BADE1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DDAFDF2" w14:textId="11C1C7A5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 xml:space="preserve">Yu </w:t>
            </w:r>
            <w:r w:rsidR="005232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ZdTwvQXV0aG9yPjxZZWFyPjIwMjA8L1llYXI+PFJlY051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ZdTwvQXV0aG9yPjxZZWFyPjIwMjA8L1llYXI+PFJlY051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52328D">
              <w:rPr>
                <w:color w:val="000000"/>
                <w:sz w:val="20"/>
                <w:szCs w:val="20"/>
              </w:rPr>
            </w:r>
            <w:r w:rsidR="0052328D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52)</w:t>
            </w:r>
            <w:r w:rsidR="005232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D18C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DAC9E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4070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DFA63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0D26D2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9393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13EE2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A3665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9914D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1F0D2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08B4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06FBE328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CBA8C73" w14:textId="4F7261A4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Zeng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5232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aZW5nPC9BdXRob3I+PFllYXI+MjAyMDwvWWVhcj48UmVj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aZW5nPC9BdXRob3I+PFllYXI+MjAyMDwvWWVhcj48UmVj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52328D">
              <w:rPr>
                <w:color w:val="000000"/>
                <w:sz w:val="20"/>
                <w:szCs w:val="20"/>
              </w:rPr>
            </w:r>
            <w:r w:rsidR="0052328D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53)</w:t>
            </w:r>
            <w:r w:rsidR="005232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AC70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A3558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4F60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2F708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0D26D2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C491A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D396B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0A8F2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BE150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A2BA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870C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1A9E8B32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8462CFB" w14:textId="79F14EB8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Zhang</w:t>
            </w:r>
            <w:r w:rsidR="0052328D">
              <w:rPr>
                <w:color w:val="000000"/>
                <w:sz w:val="20"/>
                <w:szCs w:val="20"/>
              </w:rPr>
              <w:t xml:space="preserve"> </w:t>
            </w:r>
            <w:r w:rsidR="005232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aaGFuZzwvQXV0aG9yPjxZZWFyPjIwMjA8L1llYXI+PFJl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=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aaGFuZzwvQXV0aG9yPjxZZWFyPjIwMjA8L1llYXI+PFJl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=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52328D">
              <w:rPr>
                <w:color w:val="000000"/>
                <w:sz w:val="20"/>
                <w:szCs w:val="20"/>
              </w:rPr>
            </w:r>
            <w:r w:rsidR="0052328D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54)</w:t>
            </w:r>
            <w:r w:rsidR="005232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85C8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4325A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83362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A82DE3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0D26D2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53DE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5471A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7F5A6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791B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5DB3A2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11063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2FA68276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F4EBFDA" w14:textId="16CCF91E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Zheng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5232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aaGVuZzwvQXV0aG9yPjxZZWFyPjIwMjA8L1llYXI+PFJl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aaGVuZzwvQXV0aG9yPjxZZWFyPjIwMjA8L1llYXI+PFJl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52328D">
              <w:rPr>
                <w:color w:val="000000"/>
                <w:sz w:val="20"/>
                <w:szCs w:val="20"/>
              </w:rPr>
            </w:r>
            <w:r w:rsidR="0052328D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55)</w:t>
            </w:r>
            <w:r w:rsidR="005232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2DB0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84972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667F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AF487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0D26D2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CFAD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AFE79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5664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07486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C3194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CFE5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654BE8A9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1E7B273" w14:textId="48E26518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Zhou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5232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aaG91PC9BdXRob3I+PFllYXI+MjAyMDwvWWVhcj48UmVj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aaG91PC9BdXRob3I+PFllYXI+MjAyMDwvWWVhcj48UmVj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52328D">
              <w:rPr>
                <w:color w:val="000000"/>
                <w:sz w:val="20"/>
                <w:szCs w:val="20"/>
              </w:rPr>
            </w:r>
            <w:r w:rsidR="0052328D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56)</w:t>
            </w:r>
            <w:r w:rsidR="005232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B5A77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74BB6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07523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AA8866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0D26D2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F6BD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A3A6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F6CF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32621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1A8BE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7583BF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  <w:tr w:rsidR="009D4900" w:rsidRPr="00B400D5" w14:paraId="2C4DBE05" w14:textId="77777777" w:rsidTr="00DD6FB6">
        <w:trPr>
          <w:trHeight w:val="340"/>
        </w:trPr>
        <w:tc>
          <w:tcPr>
            <w:tcW w:w="113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C299707" w14:textId="00CBE4DC" w:rsidR="009D4900" w:rsidRPr="00B400D5" w:rsidRDefault="009D4900" w:rsidP="00DD6FB6">
            <w:pPr>
              <w:jc w:val="center"/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Zhu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aaHU8L0F1dGhvcj48WWVhcj4yMDIwPC9ZZWFyPjxSZWNO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162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aaHU8L0F1dGhvcj48WWVhcj4yMDIwPC9ZZWFyPjxSZWNO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</w:fldData>
              </w:fldChar>
            </w:r>
            <w:r w:rsidR="002F162C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  <w:r w:rsidR="002F162C">
              <w:rPr>
                <w:color w:val="000000"/>
                <w:sz w:val="20"/>
                <w:szCs w:val="20"/>
              </w:rPr>
            </w:r>
            <w:r w:rsidR="002F162C">
              <w:rPr>
                <w:color w:val="000000"/>
                <w:sz w:val="20"/>
                <w:szCs w:val="20"/>
              </w:rPr>
              <w:fldChar w:fldCharType="separate"/>
            </w:r>
            <w:r w:rsidR="002F162C">
              <w:rPr>
                <w:noProof/>
                <w:color w:val="000000"/>
                <w:sz w:val="20"/>
                <w:szCs w:val="20"/>
              </w:rPr>
              <w:t>(57)</w:t>
            </w:r>
            <w:r w:rsidR="002F162C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3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3B624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F71AD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8B138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339419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0D26D2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56C5C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AC0D7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4D38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35FE0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1BD96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2F995" w14:textId="77777777" w:rsidR="009D4900" w:rsidRPr="00B400D5" w:rsidRDefault="009D4900" w:rsidP="00DD6FB6">
            <w:pPr>
              <w:rPr>
                <w:color w:val="000000"/>
                <w:sz w:val="20"/>
                <w:szCs w:val="20"/>
              </w:rPr>
            </w:pPr>
            <w:r w:rsidRPr="00B400D5">
              <w:rPr>
                <w:color w:val="000000"/>
                <w:sz w:val="20"/>
                <w:szCs w:val="20"/>
              </w:rPr>
              <w:t>Y</w:t>
            </w:r>
          </w:p>
        </w:tc>
      </w:tr>
    </w:tbl>
    <w:p w14:paraId="3D7F8714" w14:textId="77777777" w:rsidR="009D4900" w:rsidRDefault="009D4900" w:rsidP="009D4900">
      <w:pPr>
        <w:rPr>
          <w:b/>
          <w:bCs/>
        </w:rPr>
      </w:pPr>
      <w:r>
        <w:rPr>
          <w:b/>
          <w:bCs/>
        </w:rPr>
        <w:t xml:space="preserve"> </w:t>
      </w:r>
    </w:p>
    <w:p w14:paraId="606DEC1F" w14:textId="63EDA9F6" w:rsidR="009D4900" w:rsidRPr="00E51007" w:rsidRDefault="00AD6B04" w:rsidP="009D4900">
      <w:r w:rsidRPr="00E51007">
        <w:t xml:space="preserve">Supplementary references can be </w:t>
      </w:r>
      <w:r w:rsidR="00E51007" w:rsidRPr="00E51007">
        <w:t xml:space="preserve">accessed here: </w:t>
      </w:r>
      <w:r w:rsidR="00E51007" w:rsidRPr="00E51007">
        <w:t>http://links.lww.com/CCM/G462</w:t>
      </w:r>
      <w:r w:rsidR="00E51007">
        <w:t>.</w:t>
      </w:r>
    </w:p>
    <w:p w14:paraId="740843A4" w14:textId="77777777" w:rsidR="009D4900" w:rsidRDefault="009D4900" w:rsidP="009D4900">
      <w:pPr>
        <w:rPr>
          <w:b/>
          <w:bCs/>
        </w:rPr>
      </w:pPr>
    </w:p>
    <w:p w14:paraId="4900BB5B" w14:textId="4979CCE1" w:rsidR="00AE35D0" w:rsidRPr="009173CC" w:rsidRDefault="00AE35D0">
      <w:pPr>
        <w:rPr>
          <w:b/>
          <w:bCs/>
        </w:rPr>
      </w:pPr>
    </w:p>
    <w:sectPr w:rsidR="00AE35D0" w:rsidRPr="009173CC" w:rsidSect="008D6A57">
      <w:pgSz w:w="15840" w:h="12240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ritical Care Medicin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d5arwd08aasfwe5ffrpxr5dz5f55ezpfa9p&quot;&gt;My EndNote Library&lt;record-ids&gt;&lt;item&gt;62512&lt;/item&gt;&lt;item&gt;62522&lt;/item&gt;&lt;item&gt;62543&lt;/item&gt;&lt;item&gt;62606&lt;/item&gt;&lt;item&gt;62607&lt;/item&gt;&lt;item&gt;62608&lt;/item&gt;&lt;item&gt;62609&lt;/item&gt;&lt;item&gt;62610&lt;/item&gt;&lt;item&gt;62611&lt;/item&gt;&lt;item&gt;62612&lt;/item&gt;&lt;item&gt;62613&lt;/item&gt;&lt;item&gt;62614&lt;/item&gt;&lt;item&gt;62615&lt;/item&gt;&lt;item&gt;62616&lt;/item&gt;&lt;item&gt;62617&lt;/item&gt;&lt;item&gt;62618&lt;/item&gt;&lt;item&gt;62619&lt;/item&gt;&lt;item&gt;62620&lt;/item&gt;&lt;item&gt;62621&lt;/item&gt;&lt;item&gt;62622&lt;/item&gt;&lt;item&gt;62623&lt;/item&gt;&lt;item&gt;62624&lt;/item&gt;&lt;item&gt;62625&lt;/item&gt;&lt;item&gt;62626&lt;/item&gt;&lt;item&gt;62627&lt;/item&gt;&lt;item&gt;62628&lt;/item&gt;&lt;item&gt;62629&lt;/item&gt;&lt;item&gt;62630&lt;/item&gt;&lt;item&gt;62631&lt;/item&gt;&lt;item&gt;62632&lt;/item&gt;&lt;item&gt;62633&lt;/item&gt;&lt;item&gt;62634&lt;/item&gt;&lt;item&gt;62635&lt;/item&gt;&lt;item&gt;62636&lt;/item&gt;&lt;item&gt;62637&lt;/item&gt;&lt;item&gt;62638&lt;/item&gt;&lt;item&gt;62639&lt;/item&gt;&lt;item&gt;62640&lt;/item&gt;&lt;item&gt;62641&lt;/item&gt;&lt;item&gt;62642&lt;/item&gt;&lt;item&gt;62643&lt;/item&gt;&lt;item&gt;62644&lt;/item&gt;&lt;item&gt;62645&lt;/item&gt;&lt;item&gt;62646&lt;/item&gt;&lt;item&gt;62647&lt;/item&gt;&lt;item&gt;62648&lt;/item&gt;&lt;item&gt;62649&lt;/item&gt;&lt;item&gt;62650&lt;/item&gt;&lt;item&gt;62651&lt;/item&gt;&lt;item&gt;62652&lt;/item&gt;&lt;item&gt;62653&lt;/item&gt;&lt;item&gt;62654&lt;/item&gt;&lt;item&gt;62655&lt;/item&gt;&lt;item&gt;62656&lt;/item&gt;&lt;item&gt;62657&lt;/item&gt;&lt;item&gt;62658&lt;/item&gt;&lt;item&gt;62659&lt;/item&gt;&lt;/record-ids&gt;&lt;/item&gt;&lt;/Libraries&gt;"/>
  </w:docVars>
  <w:rsids>
    <w:rsidRoot w:val="008D6A57"/>
    <w:rsid w:val="0006050C"/>
    <w:rsid w:val="002F162C"/>
    <w:rsid w:val="0044138D"/>
    <w:rsid w:val="00471506"/>
    <w:rsid w:val="0052328D"/>
    <w:rsid w:val="005545FE"/>
    <w:rsid w:val="005673FF"/>
    <w:rsid w:val="00764CCC"/>
    <w:rsid w:val="00780E9F"/>
    <w:rsid w:val="007D0DC1"/>
    <w:rsid w:val="008D6A57"/>
    <w:rsid w:val="009173CC"/>
    <w:rsid w:val="009D4900"/>
    <w:rsid w:val="00A55C58"/>
    <w:rsid w:val="00AD6B04"/>
    <w:rsid w:val="00AE35D0"/>
    <w:rsid w:val="00AF2725"/>
    <w:rsid w:val="00D31677"/>
    <w:rsid w:val="00D354C1"/>
    <w:rsid w:val="00DD6FB6"/>
    <w:rsid w:val="00E51007"/>
    <w:rsid w:val="00EB5017"/>
    <w:rsid w:val="00F35B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1FAD22F"/>
  <w15:chartTrackingRefBased/>
  <w15:docId w15:val="{5D50A724-495A-4186-9C45-AE8123E93F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HAnsi" w:hAnsi="Times New Roman" w:cstheme="minorBidi"/>
        <w:color w:val="222222"/>
        <w:sz w:val="24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D6A57"/>
    <w:pPr>
      <w:spacing w:after="0" w:line="240" w:lineRule="auto"/>
    </w:pPr>
    <w:rPr>
      <w:rFonts w:eastAsia="Times New Roman" w:cs="Times New Roman"/>
      <w:color w:val="auto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55C58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55C58"/>
    <w:rPr>
      <w:rFonts w:eastAsia="Times New Roman" w:cs="Times New Roman"/>
      <w:noProof/>
      <w:color w:val="auto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55C58"/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55C58"/>
    <w:rPr>
      <w:rFonts w:eastAsia="Times New Roman" w:cs="Times New Roman"/>
      <w:noProof/>
      <w:color w:val="auto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4</Pages>
  <Words>1979</Words>
  <Characters>11282</Characters>
  <Application>Microsoft Office Word</Application>
  <DocSecurity>0</DocSecurity>
  <Lines>94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2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hew P. Cheng</dc:creator>
  <cp:keywords/>
  <dc:description/>
  <cp:lastModifiedBy>Baeuerlein, Christopher</cp:lastModifiedBy>
  <cp:revision>4</cp:revision>
  <dcterms:created xsi:type="dcterms:W3CDTF">2021-03-29T13:04:00Z</dcterms:created>
  <dcterms:modified xsi:type="dcterms:W3CDTF">2021-04-01T16:20:00Z</dcterms:modified>
</cp:coreProperties>
</file>